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CCE67B" w14:textId="198EE66D" w:rsidR="00FF108F" w:rsidRPr="00BE35F6" w:rsidRDefault="00A37DDA" w:rsidP="0057200A">
      <w:pPr>
        <w:spacing w:before="100" w:beforeAutospacing="1" w:after="100" w:afterAutospacing="1" w:line="360" w:lineRule="auto"/>
        <w:jc w:val="both"/>
        <w:rPr>
          <w:lang w:val="en-GB"/>
        </w:rPr>
      </w:pPr>
      <w:r w:rsidRPr="00BE35F6">
        <w:rPr>
          <w:lang w:val="en-GB"/>
        </w:rPr>
        <w:t>Inspired by</w:t>
      </w:r>
      <w:r w:rsidR="00F066AC" w:rsidRPr="00BE35F6">
        <w:rPr>
          <w:lang w:val="en-GB"/>
        </w:rPr>
        <w:t xml:space="preserve"> other strands of the international trade literature, </w:t>
      </w:r>
      <w:r w:rsidR="00C95CE0" w:rsidRPr="00BE35F6">
        <w:rPr>
          <w:lang w:val="en-GB"/>
        </w:rPr>
        <w:t>we also test our models using “Unit Values” of the products exported, by dividing the total value exported by the total weight exported in kilograms</w:t>
      </w:r>
      <w:r w:rsidR="00E20675" w:rsidRPr="00BE35F6">
        <w:rPr>
          <w:lang w:val="en-GB"/>
        </w:rPr>
        <w:t xml:space="preserve"> </w:t>
      </w:r>
      <w:r w:rsidR="00A8005A" w:rsidRPr="00BE35F6">
        <w:rPr>
          <w:lang w:val="en-GB"/>
        </w:rPr>
        <w:fldChar w:fldCharType="begin"/>
      </w:r>
      <w:r w:rsidR="00A8005A" w:rsidRPr="00BE35F6">
        <w:rPr>
          <w:lang w:val="en-GB"/>
        </w:rPr>
        <w:instrText xml:space="preserve"> ADDIN ZOTERO_ITEM CSL_CITATION {"citationID":"iZjCXtUF","properties":{"formattedCitation":"(Latzer and Mayneris 2021; Manova and Zhang 2012; Bastos and Silva 2010)","plainCitation":"(Latzer and Mayneris 2021; Manova and Zhang 2012; Bastos and Silva 2010)","noteIndex":0},"citationItems":[{"id":313,"uris":["http://zotero.org/users/13839746/items/7HMBT6EX"],"itemData":{"id":313,"type":"article-journal","abstract":"This paper analyses the relationship between a country’s income distribution and its exports’ unit values. Using bilateral export flows, we not only confirm the positive association between a country’s average income and its export unit values, but further identify a heterogeneous relationship with income inequality: we find a greater income spread to be associated with higher export unit values in the case of poor countries only. These results are robust to the inclusion of controls for other determinants of export unit values, as well as to the use of alternative measures of income inequality and of the quality index. We finally discuss various theoretical rationalisations for this heterogeneous relationship between income inequality and the quality content of exports along the average income dimension, and show suggestive evidence that demand-side mechanisms can account for it, at least partly.","container-title":"Journal of Economic Behavior &amp; Organization","DOI":"10.1016/j.jebo.2021.03.002","ISSN":"0167-2681","journalAbbreviation":"Journal of Economic Behavior &amp; Organization","page":"625-646","source":"ScienceDirect","title":"Average income, income inequality and export unit values","volume":"185","author":[{"family":"Latzer","given":"Hélène"},{"family":"Mayneris","given":"Florian"}],"issued":{"date-parts":[["2021",5,1]]}}},{"id":316,"uris":["http://zotero.org/users/13839746/items/6E9XVZI9"],"itemData":{"id":316,"type":"article-journal","abstract":"This article establishes six stylized facts about firms' export prices using detailed customs data on the universe of Chinese trade flows. First, across firms selling a given product, exporters that charge higher prices earn greater revenues in each destination, have bigger worldwide sales, and enter more markets. Second, firms that export more, enter more markets, and charge higher export prices import more expensive inputs. Third, across destinations within a firm-product, firms set higher prices in richer, larger, bilaterally more distant and overall less remote countries. Fourth, across destinations within a firm-product, firms earn bigger revenues in markets where they set higher prices. Fifth, across firms within a product, exporters with more destinations offer a wider range of export prices. Finally, firms that export more, enter more markets, and offer a wider range of export prices pay a wider range of input prices and source inputs from more origin countries. We propose that trade models should incorporate two features to rationalize these patterns in the data: more successful exporters use higher quality inputs to produce higher quality goods (stylized facts 1 and 2), and firms vary the quality of their products across destinations by using inputs of different quality levels (stylized facts 3, 4, 5, and 6).","container-title":"The Quarterly Journal of Economics","ISSN":"0033-5533","issue":"1","note":"publisher: Oxford University Press","page":"379-436","source":"JSTOR","title":"Export Prices Across Firms and Destinations","volume":"127","author":[{"family":"Manova","given":"Kalina"},{"family":"Zhang","given":"Zhiwei"}],"issued":{"date-parts":[["2012"]]}}},{"id":318,"uris":["http://zotero.org/users/13839746/items/ISYQSQXT"],"itemData":{"id":318,"type":"article-journal","abstract":"What drives export quality? Using Portuguese firm-level data on exports by product and destination market, we find that f.o.b. unit values increase systematically with distance, and tend to be higher in shipments to richer nations. These relationships reflect not only the sorting of firms across markets, but also the within-firm variation of unit values across destinations. Within product categories, higher-productivity firms tend to ship greater quantities at higher prices to a given market, consistent with higher quality. In addition, firm productivity tends to magnify the positive effect of distance on within-product unit values, suggesting that high-productivity, high-quality firms are more able to serve difficult markets.","container-title":"Journal of International Economics","DOI":"10.1016/j.jinteco.2010.07.001","ISSN":"0022-1996","issue":"2","journalAbbreviation":"Journal of International Economics","page":"99-111","source":"ScienceDirect","title":"The quality of a firm's exports: Where you export to matters","title-short":"The quality of a firm's exports","volume":"82","author":[{"family":"Bastos","given":"Paulo"},{"family":"Silva","given":"Joana"}],"issued":{"date-parts":[["2010",11,1]]}}}],"schema":"https://github.com/citation-style-language/schema/raw/master/csl-citation.json"} </w:instrText>
      </w:r>
      <w:r w:rsidR="00A8005A" w:rsidRPr="00BE35F6">
        <w:rPr>
          <w:lang w:val="en-GB"/>
        </w:rPr>
        <w:fldChar w:fldCharType="separate"/>
      </w:r>
      <w:r w:rsidR="00A8005A" w:rsidRPr="00BE35F6">
        <w:rPr>
          <w:noProof/>
          <w:lang w:val="en-GB"/>
        </w:rPr>
        <w:t>(Latzer and Mayneris 2021; Manova and Zhang 2012; Bastos and Silva 2010)</w:t>
      </w:r>
      <w:r w:rsidR="00A8005A" w:rsidRPr="00BE35F6">
        <w:rPr>
          <w:lang w:val="en-GB"/>
        </w:rPr>
        <w:fldChar w:fldCharType="end"/>
      </w:r>
      <w:r w:rsidR="00C95CE0" w:rsidRPr="00BE35F6">
        <w:rPr>
          <w:lang w:val="en-GB"/>
        </w:rPr>
        <w:t>.</w:t>
      </w:r>
      <w:r w:rsidR="00152A59" w:rsidRPr="00BE35F6">
        <w:rPr>
          <w:lang w:val="en-GB"/>
        </w:rPr>
        <w:t xml:space="preserve"> </w:t>
      </w:r>
      <w:r w:rsidR="00C95CE0" w:rsidRPr="00BE35F6">
        <w:rPr>
          <w:lang w:val="en-GB"/>
        </w:rPr>
        <w:t xml:space="preserve"> </w:t>
      </w:r>
      <w:r w:rsidR="002B753D" w:rsidRPr="00BE35F6">
        <w:rPr>
          <w:lang w:val="en-GB"/>
        </w:rPr>
        <w:t xml:space="preserve">Using the unit value as the dependent variable in our </w:t>
      </w:r>
      <w:r w:rsidR="00D612AF" w:rsidRPr="00BE35F6">
        <w:rPr>
          <w:lang w:val="en-GB"/>
        </w:rPr>
        <w:t xml:space="preserve">estimations allow us to analyse </w:t>
      </w:r>
      <w:r w:rsidR="00E45701" w:rsidRPr="00BE35F6">
        <w:rPr>
          <w:lang w:val="en-GB"/>
        </w:rPr>
        <w:t xml:space="preserve">if the value per unit exported is affected by </w:t>
      </w:r>
      <w:r w:rsidR="00D85496" w:rsidRPr="00BE35F6">
        <w:rPr>
          <w:lang w:val="en-GB"/>
        </w:rPr>
        <w:t>TA</w:t>
      </w:r>
      <w:r w:rsidR="00E45701" w:rsidRPr="00BE35F6">
        <w:rPr>
          <w:lang w:val="en-GB"/>
        </w:rPr>
        <w:t xml:space="preserve">s. To be consistent </w:t>
      </w:r>
      <w:r w:rsidR="005F519F" w:rsidRPr="00BE35F6">
        <w:rPr>
          <w:lang w:val="en-GB"/>
        </w:rPr>
        <w:t xml:space="preserve">in our effort to understand the potentially heterogenous effects of </w:t>
      </w:r>
      <w:r w:rsidR="00D85496" w:rsidRPr="00BE35F6">
        <w:rPr>
          <w:lang w:val="en-GB"/>
        </w:rPr>
        <w:t>TA</w:t>
      </w:r>
      <w:r w:rsidR="005F519F" w:rsidRPr="00BE35F6">
        <w:rPr>
          <w:lang w:val="en-GB"/>
        </w:rPr>
        <w:t xml:space="preserve">s according to the different category of the members in </w:t>
      </w:r>
      <w:r w:rsidR="002853EA" w:rsidRPr="00BE35F6">
        <w:rPr>
          <w:lang w:val="en-GB"/>
        </w:rPr>
        <w:t>trade volume, but also in</w:t>
      </w:r>
      <w:r w:rsidR="005F519F" w:rsidRPr="00BE35F6">
        <w:rPr>
          <w:lang w:val="en-GB"/>
        </w:rPr>
        <w:t xml:space="preserve"> </w:t>
      </w:r>
      <w:r w:rsidR="00965ED5" w:rsidRPr="00BE35F6">
        <w:rPr>
          <w:lang w:val="en-GB"/>
        </w:rPr>
        <w:t>quality upgrading and industrialization development of countries</w:t>
      </w:r>
      <w:r w:rsidR="00C32C4C" w:rsidRPr="00BE35F6">
        <w:rPr>
          <w:lang w:val="en-GB"/>
        </w:rPr>
        <w:t>, we f</w:t>
      </w:r>
      <w:r w:rsidR="008F0CBA" w:rsidRPr="00BE35F6">
        <w:rPr>
          <w:lang w:val="en-GB"/>
        </w:rPr>
        <w:t>ocus on</w:t>
      </w:r>
      <w:r w:rsidR="001F2D4C" w:rsidRPr="00BE35F6">
        <w:rPr>
          <w:lang w:val="en-GB"/>
        </w:rPr>
        <w:t xml:space="preserve"> manufacturing products </w:t>
      </w:r>
      <w:r w:rsidR="001F2D4C" w:rsidRPr="00BE35F6">
        <w:rPr>
          <w:lang w:val="en-GB"/>
        </w:rPr>
        <w:fldChar w:fldCharType="begin"/>
      </w:r>
      <w:r w:rsidR="001F2D4C" w:rsidRPr="00BE35F6">
        <w:rPr>
          <w:lang w:val="en-GB"/>
        </w:rPr>
        <w:instrText xml:space="preserve"> ADDIN ZOTERO_ITEM CSL_CITATION {"citationID":"0eURmATb","properties":{"formattedCitation":"(Chatzilazarou and Dadakas 2023)","plainCitation":"(Chatzilazarou and Dadakas 2023)","noteIndex":0},"citationItems":[{"id":249,"uris":["http://zotero.org/users/13839746/items/CUKBCPKK"],"itemData":{"id":249,"type":"article-journal","abstract":"Purpose This study deals with changes in European Union's (EU's) trade potential in Machinery (HS 84–85) and Transportation (HS86-89) products. Design/methodology/approach The study uses a Structural Gravity model, Poisson Pseudo Maximum Likelihood (PPML) estimation together with panel data for the years 2002–2018 and a two-step procedure that employs predicted values of bilateral trade to compare potential to actual trade. Findings Results for Machinery products suggest a potential to expand trade with existing Regional Trade Agreements (RTAs) in the American continent, and countries of the IGAD region in Africa. In Transportation, a high trade potential with RTAs is found in the Americas, Africa and the Middle East. Policy suggestions concentrate on opportunities for enhancing trade relations through trade liberalization and agreement proliferation. Originality/value There are no studies to date, that examine “collective” measure of EU trade potential, that treats the EU as a single country. Changes in existing opportunities to expand trade, common for EU members, are of special interest for policy formulation, especially after the recent turmoil presented by the Global Financial Crisis (GFC) and the Greek Economic Crisis (GEC). Treating the EU as a single entity, is necessary for the formulation of an effective, common, EU trade policy. This study concentrates on the manufacturing sector to examine existing opportunities for the EU to expand trade, after the GFC and the GEC. This article deals with Machinery (HS 84 and 85) and Transportation (HS 86 through 89) products as they comprise a significant part of total EU exports, reaching 41% of total exports in 2016. Finally, this study offers a unique illustration of results through trade potential heat maps.","container-title":"Journal of Economic Studies","DOI":"10.1108/JES-06-2023-0292","ISSN":"0144-3585","issue":"5","note":"publisher: Emerald Publishing Limited","page":"1144-1163","source":"Emerald Insight","title":"Trade potential in European Union manufacturing","volume":"51","author":[{"family":"Chatzilazarou","given":"Lazaros Antonios"},{"family":"Dadakas","given":"Dimitrios"}],"issued":{"date-parts":[["2023",1,1]]}}}],"schema":"https://github.com/citation-style-language/schema/raw/master/csl-citation.json"} </w:instrText>
      </w:r>
      <w:r w:rsidR="001F2D4C" w:rsidRPr="00BE35F6">
        <w:rPr>
          <w:lang w:val="en-GB"/>
        </w:rPr>
        <w:fldChar w:fldCharType="separate"/>
      </w:r>
      <w:r w:rsidR="001F2D4C" w:rsidRPr="00BE35F6">
        <w:rPr>
          <w:noProof/>
          <w:lang w:val="en-GB"/>
        </w:rPr>
        <w:t>(Chatzilazarou and Dadakas 2023)</w:t>
      </w:r>
      <w:r w:rsidR="001F2D4C" w:rsidRPr="00BE35F6">
        <w:rPr>
          <w:lang w:val="en-GB"/>
        </w:rPr>
        <w:fldChar w:fldCharType="end"/>
      </w:r>
      <w:r w:rsidR="001F2D4C" w:rsidRPr="00BE35F6">
        <w:rPr>
          <w:lang w:val="en-GB"/>
        </w:rPr>
        <w:t xml:space="preserve"> with</w:t>
      </w:r>
      <w:r w:rsidR="008F0CBA" w:rsidRPr="00BE35F6">
        <w:rPr>
          <w:lang w:val="en-GB"/>
        </w:rPr>
        <w:t xml:space="preserve"> HS 2-digit codes 84 </w:t>
      </w:r>
      <w:r w:rsidR="002853EA" w:rsidRPr="00BE35F6">
        <w:rPr>
          <w:lang w:val="en-GB"/>
        </w:rPr>
        <w:t xml:space="preserve">(Nuclear reactors, boilers, machinery and mechanical appliances; parts thereof ) </w:t>
      </w:r>
      <w:r w:rsidR="008F0CBA" w:rsidRPr="00BE35F6">
        <w:rPr>
          <w:lang w:val="en-GB"/>
        </w:rPr>
        <w:t>and 85</w:t>
      </w:r>
      <w:r w:rsidR="002853EA" w:rsidRPr="00BE35F6">
        <w:rPr>
          <w:lang w:val="en-GB"/>
        </w:rPr>
        <w:t xml:space="preserve"> (Electrical machinery and equipment and parts thereof; sound recorders and reproducers, television image and sound recorders and reproducers, and parts and accessories of such articles) which are part of the “Machinery and mechanical appliances; electrical equipment; parts thereof; sound recorders and reproducers, television image and sour sound recorders and reproducers, and parts and accessories of such articles”</w:t>
      </w:r>
      <w:r w:rsidR="001F2D4C" w:rsidRPr="00BE35F6">
        <w:rPr>
          <w:lang w:val="en-GB"/>
        </w:rPr>
        <w:t xml:space="preserve"> category from the World Customs Organization. </w:t>
      </w:r>
      <w:r w:rsidR="00D05049" w:rsidRPr="00BE35F6">
        <w:rPr>
          <w:lang w:val="en-GB"/>
        </w:rPr>
        <w:t xml:space="preserve">Our aim is to compare the effects of </w:t>
      </w:r>
      <w:r w:rsidR="00D85496" w:rsidRPr="00BE35F6">
        <w:rPr>
          <w:lang w:val="en-GB"/>
        </w:rPr>
        <w:t>TA</w:t>
      </w:r>
      <w:r w:rsidR="00D05049" w:rsidRPr="00BE35F6">
        <w:rPr>
          <w:lang w:val="en-GB"/>
        </w:rPr>
        <w:t>s on trade volumes against the effects on the unit value of manufactur</w:t>
      </w:r>
      <w:r w:rsidR="00AA4E29" w:rsidRPr="00BE35F6">
        <w:rPr>
          <w:lang w:val="en-GB"/>
        </w:rPr>
        <w:t>ing</w:t>
      </w:r>
      <w:r w:rsidR="00D05049" w:rsidRPr="00BE35F6">
        <w:rPr>
          <w:lang w:val="en-GB"/>
        </w:rPr>
        <w:t xml:space="preserve"> products exported.</w:t>
      </w:r>
    </w:p>
    <w:p w14:paraId="6A9F9906" w14:textId="5E26E41F" w:rsidR="00FF108F" w:rsidRPr="00BE35F6" w:rsidRDefault="00FF108F">
      <w:pPr>
        <w:rPr>
          <w:lang w:val="en-GB"/>
        </w:rPr>
      </w:pPr>
      <w:r w:rsidRPr="00BE35F6">
        <w:rPr>
          <w:lang w:val="en-GB"/>
        </w:rPr>
        <w:t>References</w:t>
      </w:r>
    </w:p>
    <w:p w14:paraId="4C924B08" w14:textId="77777777" w:rsidR="00FF108F" w:rsidRPr="00BE35F6" w:rsidRDefault="00FF108F">
      <w:pPr>
        <w:rPr>
          <w:lang w:val="en-GB"/>
        </w:rPr>
      </w:pPr>
    </w:p>
    <w:p w14:paraId="6311FCAE" w14:textId="77777777" w:rsidR="00902289" w:rsidRPr="00BE35F6" w:rsidRDefault="00D56B41" w:rsidP="00902289">
      <w:pPr>
        <w:pStyle w:val="Bibliography"/>
        <w:rPr>
          <w:lang w:val="en-GB"/>
        </w:rPr>
      </w:pPr>
      <w:r w:rsidRPr="00BE35F6">
        <w:rPr>
          <w:lang w:val="en-GB"/>
        </w:rPr>
        <w:fldChar w:fldCharType="begin"/>
      </w:r>
      <w:r w:rsidR="00902289" w:rsidRPr="00BE35F6">
        <w:rPr>
          <w:lang w:val="en-GB"/>
        </w:rPr>
        <w:instrText xml:space="preserve"> ADDIN ZOTERO_BIBL {"uncited":[],"omitted":[],"custom":[]} CSL_BIBLIOGRAPHY </w:instrText>
      </w:r>
      <w:r w:rsidRPr="00BE35F6">
        <w:rPr>
          <w:lang w:val="en-GB"/>
        </w:rPr>
        <w:fldChar w:fldCharType="separate"/>
      </w:r>
      <w:r w:rsidR="00902289" w:rsidRPr="00BE35F6">
        <w:rPr>
          <w:lang w:val="en-GB"/>
        </w:rPr>
        <w:t xml:space="preserve">Bastos, Paulo, and Joana Silva. 2010. “The Quality of a Firm’s Exports: Where You Export to Matters.” </w:t>
      </w:r>
      <w:r w:rsidR="00902289" w:rsidRPr="00BE35F6">
        <w:rPr>
          <w:i/>
          <w:iCs/>
          <w:lang w:val="en-GB"/>
        </w:rPr>
        <w:t>Journal of International Economics</w:t>
      </w:r>
      <w:r w:rsidR="00902289" w:rsidRPr="00BE35F6">
        <w:rPr>
          <w:lang w:val="en-GB"/>
        </w:rPr>
        <w:t xml:space="preserve"> 82 (2): 99–111. https://doi.org/10.1016/j.jinteco.2010.07.001.</w:t>
      </w:r>
    </w:p>
    <w:p w14:paraId="44178CAE" w14:textId="77777777" w:rsidR="00902289" w:rsidRPr="00BE35F6" w:rsidRDefault="00902289" w:rsidP="00902289">
      <w:pPr>
        <w:pStyle w:val="Bibliography"/>
        <w:rPr>
          <w:lang w:val="en-GB"/>
        </w:rPr>
      </w:pPr>
      <w:proofErr w:type="spellStart"/>
      <w:r w:rsidRPr="00BE35F6">
        <w:rPr>
          <w:lang w:val="en-GB"/>
        </w:rPr>
        <w:t>Chatzilazarou</w:t>
      </w:r>
      <w:proofErr w:type="spellEnd"/>
      <w:r w:rsidRPr="00BE35F6">
        <w:rPr>
          <w:lang w:val="en-GB"/>
        </w:rPr>
        <w:t xml:space="preserve">, </w:t>
      </w:r>
      <w:proofErr w:type="spellStart"/>
      <w:r w:rsidRPr="00BE35F6">
        <w:rPr>
          <w:lang w:val="en-GB"/>
        </w:rPr>
        <w:t>Lazaros</w:t>
      </w:r>
      <w:proofErr w:type="spellEnd"/>
      <w:r w:rsidRPr="00BE35F6">
        <w:rPr>
          <w:lang w:val="en-GB"/>
        </w:rPr>
        <w:t xml:space="preserve"> </w:t>
      </w:r>
      <w:proofErr w:type="spellStart"/>
      <w:r w:rsidRPr="00BE35F6">
        <w:rPr>
          <w:lang w:val="en-GB"/>
        </w:rPr>
        <w:t>Antonios</w:t>
      </w:r>
      <w:proofErr w:type="spellEnd"/>
      <w:r w:rsidRPr="00BE35F6">
        <w:rPr>
          <w:lang w:val="en-GB"/>
        </w:rPr>
        <w:t xml:space="preserve">, and Dimitrios </w:t>
      </w:r>
      <w:proofErr w:type="spellStart"/>
      <w:r w:rsidRPr="00BE35F6">
        <w:rPr>
          <w:lang w:val="en-GB"/>
        </w:rPr>
        <w:t>Dadakas</w:t>
      </w:r>
      <w:proofErr w:type="spellEnd"/>
      <w:r w:rsidRPr="00BE35F6">
        <w:rPr>
          <w:lang w:val="en-GB"/>
        </w:rPr>
        <w:t xml:space="preserve">. 2023. “Trade Potential in European Union Manufacturing.” </w:t>
      </w:r>
      <w:r w:rsidRPr="00BE35F6">
        <w:rPr>
          <w:i/>
          <w:iCs/>
          <w:lang w:val="en-GB"/>
        </w:rPr>
        <w:t>Journal of Economic Studies</w:t>
      </w:r>
      <w:r w:rsidRPr="00BE35F6">
        <w:rPr>
          <w:lang w:val="en-GB"/>
        </w:rPr>
        <w:t xml:space="preserve"> 51 (5): 1144–63. https://doi.org/10.1108/JES-06-2023-0292.</w:t>
      </w:r>
    </w:p>
    <w:p w14:paraId="567CD783" w14:textId="77777777" w:rsidR="00902289" w:rsidRPr="00BE35F6" w:rsidRDefault="00902289" w:rsidP="00902289">
      <w:pPr>
        <w:pStyle w:val="Bibliography"/>
        <w:rPr>
          <w:lang w:val="en-GB"/>
        </w:rPr>
      </w:pPr>
      <w:proofErr w:type="spellStart"/>
      <w:r w:rsidRPr="00BE35F6">
        <w:rPr>
          <w:lang w:val="en-GB"/>
        </w:rPr>
        <w:t>Latzer</w:t>
      </w:r>
      <w:proofErr w:type="spellEnd"/>
      <w:r w:rsidRPr="00BE35F6">
        <w:rPr>
          <w:lang w:val="en-GB"/>
        </w:rPr>
        <w:t xml:space="preserve">, Hélène, and Florian </w:t>
      </w:r>
      <w:proofErr w:type="spellStart"/>
      <w:r w:rsidRPr="00BE35F6">
        <w:rPr>
          <w:lang w:val="en-GB"/>
        </w:rPr>
        <w:t>Mayneris</w:t>
      </w:r>
      <w:proofErr w:type="spellEnd"/>
      <w:r w:rsidRPr="00BE35F6">
        <w:rPr>
          <w:lang w:val="en-GB"/>
        </w:rPr>
        <w:t xml:space="preserve">. 2021. “Average Income, Income Inequality and Export Unit Values.” </w:t>
      </w:r>
      <w:r w:rsidRPr="00BE35F6">
        <w:rPr>
          <w:i/>
          <w:iCs/>
          <w:lang w:val="en-GB"/>
        </w:rPr>
        <w:t xml:space="preserve">Journal of Economic </w:t>
      </w:r>
      <w:proofErr w:type="spellStart"/>
      <w:r w:rsidRPr="00BE35F6">
        <w:rPr>
          <w:i/>
          <w:iCs/>
          <w:lang w:val="en-GB"/>
        </w:rPr>
        <w:t>Behavior</w:t>
      </w:r>
      <w:proofErr w:type="spellEnd"/>
      <w:r w:rsidRPr="00BE35F6">
        <w:rPr>
          <w:i/>
          <w:iCs/>
          <w:lang w:val="en-GB"/>
        </w:rPr>
        <w:t xml:space="preserve"> &amp; Organization</w:t>
      </w:r>
      <w:r w:rsidRPr="00BE35F6">
        <w:rPr>
          <w:lang w:val="en-GB"/>
        </w:rPr>
        <w:t xml:space="preserve"> 185 (May):625–46. https://doi.org/10.1016/j.jebo.2021.03.002.</w:t>
      </w:r>
    </w:p>
    <w:p w14:paraId="0E649070" w14:textId="77777777" w:rsidR="00902289" w:rsidRPr="00BE35F6" w:rsidRDefault="00902289" w:rsidP="00902289">
      <w:pPr>
        <w:pStyle w:val="Bibliography"/>
        <w:rPr>
          <w:lang w:val="en-GB"/>
        </w:rPr>
      </w:pPr>
      <w:proofErr w:type="spellStart"/>
      <w:r w:rsidRPr="00BE35F6">
        <w:rPr>
          <w:lang w:val="en-GB"/>
        </w:rPr>
        <w:t>Manova</w:t>
      </w:r>
      <w:proofErr w:type="spellEnd"/>
      <w:r w:rsidRPr="00BE35F6">
        <w:rPr>
          <w:lang w:val="en-GB"/>
        </w:rPr>
        <w:t xml:space="preserve">, </w:t>
      </w:r>
      <w:proofErr w:type="spellStart"/>
      <w:r w:rsidRPr="00BE35F6">
        <w:rPr>
          <w:lang w:val="en-GB"/>
        </w:rPr>
        <w:t>Kalina</w:t>
      </w:r>
      <w:proofErr w:type="spellEnd"/>
      <w:r w:rsidRPr="00BE35F6">
        <w:rPr>
          <w:lang w:val="en-GB"/>
        </w:rPr>
        <w:t xml:space="preserve">, and </w:t>
      </w:r>
      <w:proofErr w:type="spellStart"/>
      <w:r w:rsidRPr="00BE35F6">
        <w:rPr>
          <w:lang w:val="en-GB"/>
        </w:rPr>
        <w:t>Zhiwei</w:t>
      </w:r>
      <w:proofErr w:type="spellEnd"/>
      <w:r w:rsidRPr="00BE35F6">
        <w:rPr>
          <w:lang w:val="en-GB"/>
        </w:rPr>
        <w:t xml:space="preserve"> Zhang. 2012. “Export Prices Across Firms and Destinations.” </w:t>
      </w:r>
      <w:r w:rsidRPr="00BE35F6">
        <w:rPr>
          <w:i/>
          <w:iCs/>
          <w:lang w:val="en-GB"/>
        </w:rPr>
        <w:t>The Quarterly Journal of Economics</w:t>
      </w:r>
      <w:r w:rsidRPr="00BE35F6">
        <w:rPr>
          <w:lang w:val="en-GB"/>
        </w:rPr>
        <w:t xml:space="preserve"> 127 (1): 379–436.</w:t>
      </w:r>
    </w:p>
    <w:p w14:paraId="70C63C41" w14:textId="1BC31854" w:rsidR="00640EC1" w:rsidRPr="00BE35F6" w:rsidRDefault="00D56B41">
      <w:pPr>
        <w:rPr>
          <w:lang w:val="en-GB"/>
        </w:rPr>
      </w:pPr>
      <w:r w:rsidRPr="00BE35F6">
        <w:rPr>
          <w:lang w:val="en-GB"/>
        </w:rPr>
        <w:fldChar w:fldCharType="end"/>
      </w:r>
    </w:p>
    <w:p w14:paraId="1D7AEB34" w14:textId="77777777" w:rsidR="00FF108F" w:rsidRPr="00BE35F6" w:rsidRDefault="00FF108F">
      <w:pPr>
        <w:rPr>
          <w:lang w:val="en-GB"/>
        </w:rPr>
      </w:pPr>
    </w:p>
    <w:sectPr w:rsidR="00FF108F" w:rsidRPr="00BE35F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05AF"/>
    <w:rsid w:val="0020249A"/>
    <w:rsid w:val="002039D5"/>
    <w:rsid w:val="0020724D"/>
    <w:rsid w:val="002112C8"/>
    <w:rsid w:val="00213A3C"/>
    <w:rsid w:val="002147F3"/>
    <w:rsid w:val="00220B7B"/>
    <w:rsid w:val="00230FA1"/>
    <w:rsid w:val="00233A0B"/>
    <w:rsid w:val="002353E3"/>
    <w:rsid w:val="00237EFD"/>
    <w:rsid w:val="00256746"/>
    <w:rsid w:val="002640E0"/>
    <w:rsid w:val="002663E9"/>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5B36"/>
    <w:rsid w:val="0035751F"/>
    <w:rsid w:val="003646F7"/>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200A"/>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416EF"/>
    <w:rsid w:val="006544E4"/>
    <w:rsid w:val="00656F4C"/>
    <w:rsid w:val="00660712"/>
    <w:rsid w:val="00662CB3"/>
    <w:rsid w:val="00666A14"/>
    <w:rsid w:val="00666CD8"/>
    <w:rsid w:val="006722BD"/>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583A"/>
    <w:rsid w:val="00886B01"/>
    <w:rsid w:val="00891DED"/>
    <w:rsid w:val="00895E61"/>
    <w:rsid w:val="008A3536"/>
    <w:rsid w:val="008A77C8"/>
    <w:rsid w:val="008B0C99"/>
    <w:rsid w:val="008B256E"/>
    <w:rsid w:val="008B35B9"/>
    <w:rsid w:val="008B77D0"/>
    <w:rsid w:val="008C2AC1"/>
    <w:rsid w:val="008C3834"/>
    <w:rsid w:val="008D4DBA"/>
    <w:rsid w:val="008E0DB6"/>
    <w:rsid w:val="008E0E65"/>
    <w:rsid w:val="008F0CBA"/>
    <w:rsid w:val="00902289"/>
    <w:rsid w:val="009209B3"/>
    <w:rsid w:val="00923529"/>
    <w:rsid w:val="009272E6"/>
    <w:rsid w:val="00932CC3"/>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68A6"/>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57FBE"/>
    <w:rsid w:val="00B60210"/>
    <w:rsid w:val="00B63EDF"/>
    <w:rsid w:val="00B64566"/>
    <w:rsid w:val="00B718FF"/>
    <w:rsid w:val="00BA7398"/>
    <w:rsid w:val="00BC3389"/>
    <w:rsid w:val="00BD2B7C"/>
    <w:rsid w:val="00BE2205"/>
    <w:rsid w:val="00BE297A"/>
    <w:rsid w:val="00BE35F6"/>
    <w:rsid w:val="00C01CB4"/>
    <w:rsid w:val="00C020C7"/>
    <w:rsid w:val="00C04742"/>
    <w:rsid w:val="00C06C04"/>
    <w:rsid w:val="00C11BAE"/>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117E"/>
    <w:rsid w:val="00D47AEA"/>
    <w:rsid w:val="00D55F8D"/>
    <w:rsid w:val="00D56436"/>
    <w:rsid w:val="00D56B41"/>
    <w:rsid w:val="00D57421"/>
    <w:rsid w:val="00D612AF"/>
    <w:rsid w:val="00D72F22"/>
    <w:rsid w:val="00D85496"/>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0053"/>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Pages>
  <Words>1486</Words>
  <Characters>847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14</cp:revision>
  <dcterms:created xsi:type="dcterms:W3CDTF">2024-08-14T13:41:00Z</dcterms:created>
  <dcterms:modified xsi:type="dcterms:W3CDTF">2024-08-1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